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F24041" w14:textId="77777777" w:rsidR="004A23ED" w:rsidRPr="00414A01" w:rsidRDefault="004A23ED" w:rsidP="004A23ED">
      <w:pPr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14A0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ppendix 1</w:t>
      </w:r>
      <w:r w:rsidR="00414A0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9"/>
        <w:gridCol w:w="6520"/>
        <w:gridCol w:w="2097"/>
      </w:tblGrid>
      <w:tr w:rsidR="004A23ED" w:rsidRPr="00414A01" w14:paraId="51F25AD9" w14:textId="77777777" w:rsidTr="00414A01">
        <w:tc>
          <w:tcPr>
            <w:tcW w:w="959" w:type="dxa"/>
          </w:tcPr>
          <w:p w14:paraId="6297D354" w14:textId="77777777" w:rsidR="004A23ED" w:rsidRPr="00414A01" w:rsidRDefault="00E33BAE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EO</w:t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t>1</w:t>
            </w:r>
          </w:p>
        </w:tc>
        <w:tc>
          <w:tcPr>
            <w:tcW w:w="6520" w:type="dxa"/>
          </w:tcPr>
          <w:p w14:paraId="759335EC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Almost all the promises made by my employer during recruitment have been kept so far (reversed)</w:t>
            </w:r>
          </w:p>
        </w:tc>
        <w:tc>
          <w:tcPr>
            <w:tcW w:w="2097" w:type="dxa"/>
            <w:vMerge w:val="restart"/>
            <w:vAlign w:val="center"/>
          </w:tcPr>
          <w:p w14:paraId="2B889AF8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reach of employer obligation</w:t>
            </w:r>
          </w:p>
          <w:p w14:paraId="32ADD5DD" w14:textId="77777777" w:rsidR="004A23ED" w:rsidRPr="00414A01" w:rsidRDefault="00C315B7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iCs/>
                <w:color w:val="000000" w:themeColor="text1"/>
              </w:rPr>
              <w:fldChar w:fldCharType="begin" w:fldLock="1"/>
            </w:r>
            <w:r w:rsidR="004A23ED" w:rsidRPr="00414A01">
              <w:rPr>
                <w:rFonts w:ascii="Times New Roman" w:hAnsi="Times New Roman" w:cs="Times New Roman"/>
                <w:iCs/>
                <w:color w:val="000000" w:themeColor="text1"/>
              </w:rPr>
              <w:instrText>ADDIN CSL_CITATION {"citationItems":[{"id":"ITEM-1","itemData":{"ISSN":"0894-3796","author":[{"dropping-particle":"","family":"Robinson","given":"Sandra L","non-dropping-particle":"","parse-names":false,"suffix":""},{"dropping-particle":"","family":"Wolfe Morrison","given":"Elizabeth","non-dropping-particle":"","parse-names":false,"suffix":""}],"container-title":"Journal of organizational Behavior","id":"ITEM-1","issue":"5","issued":{"date-parts":[["2000"]]},"page":"525-546","publisher":"Wiley Online Library","title":"The development of psychological contract breach and violation: A longitudinal study","type":"article-journal","volume":"21"},"uris":["http://www.mendeley.com/documents/?uuid=124a693b-01c1-4560-9d4b-9d390a4fee39"]}],"mendeley":{"formattedCitation":"(63)","manualFormatting":"Robinson and Morrison (2000)","plainTextFormattedCitation":"(63)","previouslyFormattedCitation":"(59)"},"properties":{"noteIndex":0},"schema":"https://github.com/citation-style-language/schema/raw/master/csl-citation.json"}</w:instrText>
            </w:r>
            <w:r w:rsidRPr="00414A01">
              <w:rPr>
                <w:rFonts w:ascii="Times New Roman" w:hAnsi="Times New Roman" w:cs="Times New Roman"/>
                <w:iCs/>
                <w:color w:val="000000" w:themeColor="text1"/>
              </w:rPr>
              <w:fldChar w:fldCharType="separate"/>
            </w:r>
            <w:r w:rsidR="004A23ED" w:rsidRPr="00414A01">
              <w:rPr>
                <w:rFonts w:ascii="Times New Roman" w:hAnsi="Times New Roman" w:cs="Times New Roman"/>
                <w:iCs/>
                <w:noProof/>
                <w:color w:val="000000" w:themeColor="text1"/>
              </w:rPr>
              <w:t>Robinson and Morrison (2000)</w:t>
            </w:r>
            <w:r w:rsidRPr="00414A01">
              <w:rPr>
                <w:rFonts w:ascii="Times New Roman" w:hAnsi="Times New Roman" w:cs="Times New Roman"/>
                <w:iCs/>
                <w:color w:val="000000" w:themeColor="text1"/>
              </w:rPr>
              <w:fldChar w:fldCharType="end"/>
            </w:r>
          </w:p>
        </w:tc>
      </w:tr>
      <w:tr w:rsidR="004A23ED" w:rsidRPr="00414A01" w14:paraId="557E4B4F" w14:textId="77777777" w:rsidTr="00414A01">
        <w:tc>
          <w:tcPr>
            <w:tcW w:w="959" w:type="dxa"/>
          </w:tcPr>
          <w:p w14:paraId="59940F52" w14:textId="77777777" w:rsidR="004A23ED" w:rsidRPr="00414A01" w:rsidRDefault="00E33BAE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EO</w:t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t>2</w:t>
            </w:r>
          </w:p>
        </w:tc>
        <w:tc>
          <w:tcPr>
            <w:tcW w:w="6520" w:type="dxa"/>
          </w:tcPr>
          <w:p w14:paraId="201CAA7D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I feel that my employer has come through in fulfilling the promises made to me when I was hired (reversed)</w:t>
            </w:r>
          </w:p>
        </w:tc>
        <w:tc>
          <w:tcPr>
            <w:tcW w:w="2097" w:type="dxa"/>
            <w:vMerge/>
            <w:vAlign w:val="center"/>
          </w:tcPr>
          <w:p w14:paraId="06C52DE5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7F2076F9" w14:textId="77777777" w:rsidTr="00414A01">
        <w:tc>
          <w:tcPr>
            <w:tcW w:w="959" w:type="dxa"/>
          </w:tcPr>
          <w:p w14:paraId="691BFA7A" w14:textId="77777777" w:rsidR="004A23ED" w:rsidRPr="00414A01" w:rsidRDefault="00E33BAE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EO</w:t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t>3</w:t>
            </w:r>
          </w:p>
        </w:tc>
        <w:tc>
          <w:tcPr>
            <w:tcW w:w="6520" w:type="dxa"/>
          </w:tcPr>
          <w:p w14:paraId="7164FFEC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So far my employer has done an excellent job of fulfilling its promises to me (reversed)</w:t>
            </w:r>
          </w:p>
        </w:tc>
        <w:tc>
          <w:tcPr>
            <w:tcW w:w="2097" w:type="dxa"/>
            <w:vMerge/>
            <w:vAlign w:val="center"/>
          </w:tcPr>
          <w:p w14:paraId="4ABAE643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2944B3A7" w14:textId="77777777" w:rsidTr="00414A01">
        <w:tc>
          <w:tcPr>
            <w:tcW w:w="959" w:type="dxa"/>
          </w:tcPr>
          <w:p w14:paraId="1B81181C" w14:textId="77777777" w:rsidR="004A23ED" w:rsidRPr="00414A01" w:rsidRDefault="00E33BAE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EO</w:t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t>4</w:t>
            </w:r>
          </w:p>
        </w:tc>
        <w:tc>
          <w:tcPr>
            <w:tcW w:w="6520" w:type="dxa"/>
          </w:tcPr>
          <w:p w14:paraId="4286A225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I have not received everything promised to me in exchange for my contributions</w:t>
            </w:r>
          </w:p>
        </w:tc>
        <w:tc>
          <w:tcPr>
            <w:tcW w:w="2097" w:type="dxa"/>
            <w:vMerge/>
            <w:vAlign w:val="center"/>
          </w:tcPr>
          <w:p w14:paraId="42073338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132A56BA" w14:textId="77777777" w:rsidTr="00414A01">
        <w:tc>
          <w:tcPr>
            <w:tcW w:w="959" w:type="dxa"/>
            <w:tcBorders>
              <w:bottom w:val="single" w:sz="4" w:space="0" w:color="auto"/>
            </w:tcBorders>
          </w:tcPr>
          <w:p w14:paraId="4BACCC02" w14:textId="77777777" w:rsidR="004A23ED" w:rsidRPr="00414A01" w:rsidRDefault="00E33BAE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BEO</w:t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t>5</w:t>
            </w:r>
          </w:p>
        </w:tc>
        <w:tc>
          <w:tcPr>
            <w:tcW w:w="6520" w:type="dxa"/>
            <w:tcBorders>
              <w:bottom w:val="single" w:sz="4" w:space="0" w:color="auto"/>
            </w:tcBorders>
          </w:tcPr>
          <w:p w14:paraId="3F1B475D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My employer has broken many of its promises to me even though I've upheld my side of the deal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148D7E13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36285D32" w14:textId="77777777" w:rsidTr="00414A01">
        <w:tc>
          <w:tcPr>
            <w:tcW w:w="959" w:type="dxa"/>
            <w:tcBorders>
              <w:top w:val="single" w:sz="4" w:space="0" w:color="auto"/>
            </w:tcBorders>
          </w:tcPr>
          <w:p w14:paraId="5A4DDD68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WC1</w:t>
            </w:r>
          </w:p>
        </w:tc>
        <w:tc>
          <w:tcPr>
            <w:tcW w:w="6520" w:type="dxa"/>
            <w:tcBorders>
              <w:top w:val="single" w:sz="4" w:space="0" w:color="auto"/>
            </w:tcBorders>
          </w:tcPr>
          <w:p w14:paraId="7833D5B0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The demands of my family interfere with my home and family life</w:t>
            </w:r>
          </w:p>
        </w:tc>
        <w:tc>
          <w:tcPr>
            <w:tcW w:w="2097" w:type="dxa"/>
            <w:vMerge w:val="restart"/>
            <w:tcBorders>
              <w:top w:val="single" w:sz="4" w:space="0" w:color="auto"/>
            </w:tcBorders>
            <w:vAlign w:val="center"/>
          </w:tcPr>
          <w:p w14:paraId="7799CB41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amily-work conflict</w:t>
            </w:r>
          </w:p>
          <w:p w14:paraId="62176270" w14:textId="77777777" w:rsidR="004A23ED" w:rsidRPr="00414A01" w:rsidRDefault="00C315B7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="004A23ED" w:rsidRPr="00414A01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ISSN":"1939-1854","author":[{"dropping-particle":"","family":"Netemeyer","given":"Richard G","non-dropping-particle":"","parse-names":false,"suffix":""},{"dropping-particle":"","family":"Boles","given":"James S","non-dropping-particle":"","parse-names":false,"suffix":""},{"dropping-particle":"","family":"McMurrian","given":"Robert","non-dropping-particle":"","parse-names":false,"suffix":""}],"container-title":"Journal of applied psychology","id":"ITEM-1","issue":"4","issued":{"date-parts":[["1996"]]},"page":"400","publisher":"American Psychological Association","title":"Development and validation of work–family conflict and family–work conflict scales.","type":"article-journal","volume":"81"},"uris":["http://www.mendeley.com/documents/?uuid=2f9dfd0f-1c3d-43d4-901d-5020fb7f85f1"]}],"mendeley":{"formattedCitation":"(64)","manualFormatting":"Netemeyer et al. (1996)","plainTextFormattedCitation":"(64)","previouslyFormattedCitation":"(60)"},"properties":{"noteIndex":0},"schema":"https://github.com/citation-style-language/schema/raw/master/csl-citation.json"}</w:instrText>
            </w:r>
            <w:r w:rsidRPr="00414A01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="004A23ED" w:rsidRPr="00414A01">
              <w:rPr>
                <w:rFonts w:ascii="Times New Roman" w:hAnsi="Times New Roman" w:cs="Times New Roman"/>
                <w:noProof/>
                <w:color w:val="000000" w:themeColor="text1"/>
              </w:rPr>
              <w:t>Netemeyer et al. (1996)</w:t>
            </w:r>
            <w:r w:rsidRPr="00414A01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4A23ED" w:rsidRPr="00414A01" w14:paraId="4DD6D6CB" w14:textId="77777777" w:rsidTr="00414A01">
        <w:tc>
          <w:tcPr>
            <w:tcW w:w="959" w:type="dxa"/>
          </w:tcPr>
          <w:p w14:paraId="458C2054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WC2</w:t>
            </w:r>
          </w:p>
        </w:tc>
        <w:tc>
          <w:tcPr>
            <w:tcW w:w="6520" w:type="dxa"/>
          </w:tcPr>
          <w:p w14:paraId="2BC11633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The amount of time my family takes up makes it difficult to fulfill job responsibilities</w:t>
            </w:r>
          </w:p>
        </w:tc>
        <w:tc>
          <w:tcPr>
            <w:tcW w:w="2097" w:type="dxa"/>
            <w:vMerge/>
            <w:vAlign w:val="center"/>
          </w:tcPr>
          <w:p w14:paraId="297D7AA5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52911D2E" w14:textId="77777777" w:rsidTr="00414A01">
        <w:tc>
          <w:tcPr>
            <w:tcW w:w="959" w:type="dxa"/>
          </w:tcPr>
          <w:p w14:paraId="45FB1531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WC3</w:t>
            </w:r>
          </w:p>
        </w:tc>
        <w:tc>
          <w:tcPr>
            <w:tcW w:w="6520" w:type="dxa"/>
          </w:tcPr>
          <w:p w14:paraId="4C68E4C6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Things I want to do at job do not get done because of the demands my family puts on me</w:t>
            </w:r>
          </w:p>
        </w:tc>
        <w:tc>
          <w:tcPr>
            <w:tcW w:w="2097" w:type="dxa"/>
            <w:vMerge/>
            <w:vAlign w:val="center"/>
          </w:tcPr>
          <w:p w14:paraId="6F1D4FF3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4952CFEB" w14:textId="77777777" w:rsidTr="00414A01">
        <w:tc>
          <w:tcPr>
            <w:tcW w:w="959" w:type="dxa"/>
          </w:tcPr>
          <w:p w14:paraId="241949F3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WC4</w:t>
            </w:r>
          </w:p>
        </w:tc>
        <w:tc>
          <w:tcPr>
            <w:tcW w:w="6520" w:type="dxa"/>
          </w:tcPr>
          <w:p w14:paraId="7936B9C1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My family produces strain that makes it difficult to fulfill job duties</w:t>
            </w:r>
          </w:p>
        </w:tc>
        <w:tc>
          <w:tcPr>
            <w:tcW w:w="2097" w:type="dxa"/>
            <w:vMerge/>
            <w:vAlign w:val="center"/>
          </w:tcPr>
          <w:p w14:paraId="43811015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612E03E1" w14:textId="77777777" w:rsidTr="00414A01">
        <w:tc>
          <w:tcPr>
            <w:tcW w:w="959" w:type="dxa"/>
            <w:tcBorders>
              <w:bottom w:val="single" w:sz="4" w:space="0" w:color="auto"/>
            </w:tcBorders>
          </w:tcPr>
          <w:p w14:paraId="08FF3F7E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WC5</w:t>
            </w:r>
          </w:p>
        </w:tc>
        <w:tc>
          <w:tcPr>
            <w:tcW w:w="6520" w:type="dxa"/>
            <w:tcBorders>
              <w:bottom w:val="single" w:sz="4" w:space="0" w:color="auto"/>
            </w:tcBorders>
          </w:tcPr>
          <w:p w14:paraId="43338570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Due to family activities, I have to make changes to my plans for work-related duties.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2A92EA2A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2511E1AF" w14:textId="77777777" w:rsidTr="00414A01">
        <w:tc>
          <w:tcPr>
            <w:tcW w:w="959" w:type="dxa"/>
            <w:tcBorders>
              <w:top w:val="single" w:sz="4" w:space="0" w:color="auto"/>
            </w:tcBorders>
          </w:tcPr>
          <w:p w14:paraId="3D57B88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1</w:t>
            </w:r>
          </w:p>
        </w:tc>
        <w:tc>
          <w:tcPr>
            <w:tcW w:w="6520" w:type="dxa"/>
            <w:tcBorders>
              <w:top w:val="single" w:sz="4" w:space="0" w:color="auto"/>
            </w:tcBorders>
          </w:tcPr>
          <w:p w14:paraId="694F4BE4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was bothered by things that usually don’t bother me. </w:t>
            </w:r>
          </w:p>
        </w:tc>
        <w:tc>
          <w:tcPr>
            <w:tcW w:w="209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1F47CA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sychological distress Center for Epidemiological Studies' Depression Scale</w:t>
            </w:r>
          </w:p>
        </w:tc>
      </w:tr>
      <w:tr w:rsidR="004A23ED" w:rsidRPr="00414A01" w14:paraId="61318E51" w14:textId="77777777" w:rsidTr="00414A01">
        <w:tc>
          <w:tcPr>
            <w:tcW w:w="959" w:type="dxa"/>
          </w:tcPr>
          <w:p w14:paraId="3A0BAD1F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2</w:t>
            </w:r>
          </w:p>
        </w:tc>
        <w:tc>
          <w:tcPr>
            <w:tcW w:w="6520" w:type="dxa"/>
          </w:tcPr>
          <w:p w14:paraId="6CFD6117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did not feel like eating; my appetite was poor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4F829F99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64A3840F" w14:textId="77777777" w:rsidTr="00414A01">
        <w:tc>
          <w:tcPr>
            <w:tcW w:w="959" w:type="dxa"/>
          </w:tcPr>
          <w:p w14:paraId="452D9C2E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3</w:t>
            </w:r>
          </w:p>
        </w:tc>
        <w:tc>
          <w:tcPr>
            <w:tcW w:w="6520" w:type="dxa"/>
          </w:tcPr>
          <w:p w14:paraId="01CD79FD" w14:textId="77777777" w:rsidR="004A23ED" w:rsidRPr="00414A01" w:rsidRDefault="004A23ED" w:rsidP="00890AED">
            <w:pPr>
              <w:tabs>
                <w:tab w:val="left" w:pos="601"/>
              </w:tabs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 xml:space="preserve">I felt that I could not shake off the blues even with help from my family or friends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42CD9A41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75ECCE14" w14:textId="77777777" w:rsidTr="00414A01">
        <w:tc>
          <w:tcPr>
            <w:tcW w:w="959" w:type="dxa"/>
          </w:tcPr>
          <w:p w14:paraId="700E1920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4</w:t>
            </w:r>
          </w:p>
        </w:tc>
        <w:tc>
          <w:tcPr>
            <w:tcW w:w="6520" w:type="dxa"/>
          </w:tcPr>
          <w:p w14:paraId="67E6CD1E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had trouble keeping my mind on what I was doing- </w:t>
            </w:r>
            <w:proofErr w:type="spellStart"/>
            <w:r w:rsidRPr="00414A01">
              <w:rPr>
                <w:color w:val="000000" w:themeColor="text1"/>
                <w:sz w:val="22"/>
                <w:szCs w:val="22"/>
              </w:rPr>
              <w:t>Presentism</w:t>
            </w:r>
            <w:proofErr w:type="spellEnd"/>
            <w:r w:rsidRPr="00414A01">
              <w:rPr>
                <w:color w:val="000000" w:themeColor="text1"/>
                <w:sz w:val="22"/>
                <w:szCs w:val="22"/>
              </w:rPr>
              <w:t xml:space="preserve"> i.e. absent mindedness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1C57F8B4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22243E38" w14:textId="77777777" w:rsidTr="00414A01">
        <w:tc>
          <w:tcPr>
            <w:tcW w:w="959" w:type="dxa"/>
          </w:tcPr>
          <w:p w14:paraId="18AADA6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5</w:t>
            </w:r>
          </w:p>
        </w:tc>
        <w:tc>
          <w:tcPr>
            <w:tcW w:w="6520" w:type="dxa"/>
          </w:tcPr>
          <w:p w14:paraId="6D89E5CD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felt depressed and fearful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5E41ECBF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60F30D54" w14:textId="77777777" w:rsidTr="00414A01">
        <w:tc>
          <w:tcPr>
            <w:tcW w:w="959" w:type="dxa"/>
          </w:tcPr>
          <w:p w14:paraId="6373B439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6</w:t>
            </w:r>
          </w:p>
        </w:tc>
        <w:tc>
          <w:tcPr>
            <w:tcW w:w="6520" w:type="dxa"/>
          </w:tcPr>
          <w:p w14:paraId="68D5CC4A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thought my life had been a failure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6D0B2E10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69BB35EA" w14:textId="77777777" w:rsidTr="00414A01">
        <w:tc>
          <w:tcPr>
            <w:tcW w:w="959" w:type="dxa"/>
          </w:tcPr>
          <w:p w14:paraId="6753308C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7</w:t>
            </w:r>
          </w:p>
        </w:tc>
        <w:tc>
          <w:tcPr>
            <w:tcW w:w="6520" w:type="dxa"/>
          </w:tcPr>
          <w:p w14:paraId="7D7A4D50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My sleep was restless and I talks very less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57F4E9D3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6A8756DB" w14:textId="77777777" w:rsidTr="00414A01">
        <w:tc>
          <w:tcPr>
            <w:tcW w:w="959" w:type="dxa"/>
          </w:tcPr>
          <w:p w14:paraId="4E105249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8</w:t>
            </w:r>
          </w:p>
        </w:tc>
        <w:tc>
          <w:tcPr>
            <w:tcW w:w="6520" w:type="dxa"/>
          </w:tcPr>
          <w:p w14:paraId="63319328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felt lonely and find people unfriendly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7FE76129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5A019309" w14:textId="77777777" w:rsidTr="00414A01">
        <w:tc>
          <w:tcPr>
            <w:tcW w:w="959" w:type="dxa"/>
          </w:tcPr>
          <w:p w14:paraId="651BFE3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9</w:t>
            </w:r>
          </w:p>
        </w:tc>
        <w:tc>
          <w:tcPr>
            <w:tcW w:w="6520" w:type="dxa"/>
          </w:tcPr>
          <w:p w14:paraId="7DF4DBC5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felt sad and had crying spells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35A01991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54E76CC4" w14:textId="77777777" w:rsidTr="00882F37">
        <w:tc>
          <w:tcPr>
            <w:tcW w:w="959" w:type="dxa"/>
            <w:tcBorders>
              <w:bottom w:val="single" w:sz="4" w:space="0" w:color="auto"/>
            </w:tcBorders>
          </w:tcPr>
          <w:p w14:paraId="0972A56D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PD10</w:t>
            </w:r>
          </w:p>
        </w:tc>
        <w:tc>
          <w:tcPr>
            <w:tcW w:w="6520" w:type="dxa"/>
            <w:tcBorders>
              <w:bottom w:val="single" w:sz="4" w:space="0" w:color="auto"/>
            </w:tcBorders>
          </w:tcPr>
          <w:p w14:paraId="0E410252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felt that people dislike me and could not get going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6F02AE59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5170C54B" w14:textId="77777777" w:rsidTr="00882F37">
        <w:tc>
          <w:tcPr>
            <w:tcW w:w="959" w:type="dxa"/>
            <w:tcBorders>
              <w:top w:val="single" w:sz="4" w:space="0" w:color="auto"/>
            </w:tcBorders>
          </w:tcPr>
          <w:p w14:paraId="4D446C5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1</w:t>
            </w:r>
          </w:p>
        </w:tc>
        <w:tc>
          <w:tcPr>
            <w:tcW w:w="6520" w:type="dxa"/>
            <w:tcBorders>
              <w:top w:val="single" w:sz="4" w:space="0" w:color="auto"/>
            </w:tcBorders>
          </w:tcPr>
          <w:p w14:paraId="54FD87AB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would do anything for a member of my family. </w:t>
            </w:r>
          </w:p>
        </w:tc>
        <w:tc>
          <w:tcPr>
            <w:tcW w:w="209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4A9632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 xml:space="preserve">Family satisfaction </w: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Pr="00414A01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ISSN":"0301-2212","author":[{"dropping-particle":"","family":"Carver","given":"Margaret D","non-dropping-particle":"","parse-names":false,"suffix":""},{"dropping-particle":"","family":"Jones","given":"Warren H","non-dropping-particle":"","parse-names":false,"suffix":""}],"container-title":"Social Behavior and Personality: an international journal","id":"ITEM-1","issue":"2","issued":{"date-parts":[["1992"]]},"page":"71-83","publisher":"Scientific Journal Publishers","title":"The family satisfaction scale","type":"article-journal","volume":"20"},"uris":["http://www.mendeley.com/documents/?uuid=1b0ad77f-40b7-40cf-8ff7-af9d6c52f796"]}],"mendeley":{"formattedCitation":"(49)","manualFormatting":"Carver and Jones (1992)","plainTextFormattedCitation":"(49)","previouslyFormattedCitation":"(50)"},"properties":{"noteIndex":0},"schema":"https://github.com/citation-style-language/schema/raw/master/csl-citation.json"}</w:instrTex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14A01">
              <w:rPr>
                <w:rFonts w:ascii="Times New Roman" w:hAnsi="Times New Roman" w:cs="Times New Roman"/>
                <w:noProof/>
                <w:color w:val="000000" w:themeColor="text1"/>
              </w:rPr>
              <w:t>Carver and Jones (1992)</w: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4A23ED" w:rsidRPr="00414A01" w14:paraId="161790F9" w14:textId="77777777" w:rsidTr="00882F37">
        <w:tc>
          <w:tcPr>
            <w:tcW w:w="959" w:type="dxa"/>
          </w:tcPr>
          <w:p w14:paraId="6E4DB2DF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2</w:t>
            </w:r>
          </w:p>
        </w:tc>
        <w:tc>
          <w:tcPr>
            <w:tcW w:w="6520" w:type="dxa"/>
          </w:tcPr>
          <w:p w14:paraId="35D4130B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always feel my family supports me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23EB548E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37CB8BF3" w14:textId="77777777" w:rsidTr="00882F37">
        <w:tc>
          <w:tcPr>
            <w:tcW w:w="959" w:type="dxa"/>
          </w:tcPr>
          <w:p w14:paraId="21215B94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3</w:t>
            </w:r>
          </w:p>
        </w:tc>
        <w:tc>
          <w:tcPr>
            <w:tcW w:w="6520" w:type="dxa"/>
          </w:tcPr>
          <w:p w14:paraId="17C2FC4F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always know what I can and cannot get away with at my house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2E561760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0151B72C" w14:textId="77777777" w:rsidTr="00882F37">
        <w:tc>
          <w:tcPr>
            <w:tcW w:w="959" w:type="dxa"/>
          </w:tcPr>
          <w:p w14:paraId="16C4CD76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4</w:t>
            </w:r>
          </w:p>
        </w:tc>
        <w:tc>
          <w:tcPr>
            <w:tcW w:w="6520" w:type="dxa"/>
          </w:tcPr>
          <w:p w14:paraId="170AD5BA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This is too much conflict in my family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15B5FA58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45757478" w14:textId="77777777" w:rsidTr="00882F37">
        <w:tc>
          <w:tcPr>
            <w:tcW w:w="959" w:type="dxa"/>
          </w:tcPr>
          <w:p w14:paraId="36ECC51D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5</w:t>
            </w:r>
          </w:p>
        </w:tc>
        <w:tc>
          <w:tcPr>
            <w:tcW w:w="6520" w:type="dxa"/>
          </w:tcPr>
          <w:p w14:paraId="3452B0DE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usually feel safe sharing myself with my family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635816F4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0B9EB329" w14:textId="77777777" w:rsidTr="00882F37">
        <w:tc>
          <w:tcPr>
            <w:tcW w:w="959" w:type="dxa"/>
          </w:tcPr>
          <w:p w14:paraId="4601F3A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6</w:t>
            </w:r>
          </w:p>
        </w:tc>
        <w:tc>
          <w:tcPr>
            <w:tcW w:w="6520" w:type="dxa"/>
          </w:tcPr>
          <w:p w14:paraId="53ED92F4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am happy with my family just the way it is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5C2B7E72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1EDBE16F" w14:textId="77777777" w:rsidTr="00882F37">
        <w:tc>
          <w:tcPr>
            <w:tcW w:w="959" w:type="dxa"/>
          </w:tcPr>
          <w:p w14:paraId="624BD3E8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7</w:t>
            </w:r>
          </w:p>
        </w:tc>
        <w:tc>
          <w:tcPr>
            <w:tcW w:w="6520" w:type="dxa"/>
          </w:tcPr>
          <w:p w14:paraId="120D44F9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With my family I can rarely be myself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221BC832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5E3C57D5" w14:textId="77777777" w:rsidTr="00882F37">
        <w:tc>
          <w:tcPr>
            <w:tcW w:w="959" w:type="dxa"/>
          </w:tcPr>
          <w:p w14:paraId="74642CCC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8</w:t>
            </w:r>
          </w:p>
        </w:tc>
        <w:tc>
          <w:tcPr>
            <w:tcW w:w="6520" w:type="dxa"/>
          </w:tcPr>
          <w:p w14:paraId="42178745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often find myself feeling dissatisfied with my family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1BAD30F8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0A18A273" w14:textId="77777777" w:rsidTr="00882F37">
        <w:tc>
          <w:tcPr>
            <w:tcW w:w="959" w:type="dxa"/>
          </w:tcPr>
          <w:p w14:paraId="4C0279FE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9</w:t>
            </w:r>
          </w:p>
        </w:tc>
        <w:tc>
          <w:tcPr>
            <w:tcW w:w="6520" w:type="dxa"/>
          </w:tcPr>
          <w:p w14:paraId="160EE988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My family always believes in me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5521BB3B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42E9774A" w14:textId="77777777" w:rsidTr="00882F37">
        <w:tc>
          <w:tcPr>
            <w:tcW w:w="959" w:type="dxa"/>
          </w:tcPr>
          <w:p w14:paraId="6E1CCB59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FS10</w:t>
            </w:r>
          </w:p>
        </w:tc>
        <w:tc>
          <w:tcPr>
            <w:tcW w:w="6520" w:type="dxa"/>
            <w:tcBorders>
              <w:bottom w:val="single" w:sz="4" w:space="0" w:color="auto"/>
            </w:tcBorders>
          </w:tcPr>
          <w:p w14:paraId="61B210AA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find great comfort and satisfaction in my family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  <w:vAlign w:val="center"/>
          </w:tcPr>
          <w:p w14:paraId="07362300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146B2E67" w14:textId="77777777" w:rsidTr="00882F37">
        <w:tc>
          <w:tcPr>
            <w:tcW w:w="959" w:type="dxa"/>
          </w:tcPr>
          <w:p w14:paraId="119225E1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LS1</w:t>
            </w:r>
          </w:p>
        </w:tc>
        <w:tc>
          <w:tcPr>
            <w:tcW w:w="6520" w:type="dxa"/>
            <w:tcBorders>
              <w:top w:val="single" w:sz="4" w:space="0" w:color="auto"/>
            </w:tcBorders>
          </w:tcPr>
          <w:p w14:paraId="2EC3F3F8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n most ways my life is close to my ideal. </w:t>
            </w:r>
          </w:p>
        </w:tc>
        <w:tc>
          <w:tcPr>
            <w:tcW w:w="2097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7332A8" w14:textId="77777777" w:rsidR="004A23ED" w:rsidRPr="00414A01" w:rsidRDefault="004A23ED" w:rsidP="00890AED">
            <w:pPr>
              <w:jc w:val="center"/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 xml:space="preserve">Life satisfaction </w: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begin" w:fldLock="1"/>
            </w:r>
            <w:r w:rsidRPr="00414A01">
              <w:rPr>
                <w:rFonts w:ascii="Times New Roman" w:hAnsi="Times New Roman" w:cs="Times New Roman"/>
                <w:color w:val="000000" w:themeColor="text1"/>
              </w:rPr>
              <w:instrText>ADDIN CSL_CITATION {"citationItems":[{"id":"ITEM-1","itemData":{"ISSN":"0022-3891","author":[{"dropping-particle":"","family":"Diener","given":"E D","non-dropping-particle":"","parse-names":false,"suffix":""},{"dropping-particle":"","family":"Emmons","given":"Robert A","non-dropping-particle":"","parse-names":false,"suffix":""},{"dropping-particle":"","family":"Larsen","given":"Randy J","non-dropping-particle":"","parse-names":false,"suffix":""},{"dropping-particle":"","family":"Griffin","given":"Sharon","non-dropping-particle":"","parse-names":false,"suffix":""}],"container-title":"Journal of personality assessment","id":"ITEM-1","issue":"1","issued":{"date-parts":[["1985"]]},"page":"71-75","publisher":"Taylor &amp; Francis","title":"The satisfaction with life scale","type":"article-journal","volume":"49"},"uris":["http://www.mendeley.com/documents/?uuid=241c6ed2-126c-4bea-845e-9bd704c199ae"]}],"mendeley":{"formattedCitation":"(68)","manualFormatting":"Diener et al. (1985)","plainTextFormattedCitation":"(68)","previouslyFormattedCitation":"(62)"},"properties":{"noteIndex":0},"schema":"https://github.com/citation-style-language/schema/raw/master/csl-citation.json"}</w:instrTex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414A01">
              <w:rPr>
                <w:rFonts w:ascii="Times New Roman" w:hAnsi="Times New Roman" w:cs="Times New Roman"/>
                <w:noProof/>
                <w:color w:val="000000" w:themeColor="text1"/>
              </w:rPr>
              <w:t>Diener et al. (1985)</w:t>
            </w:r>
            <w:r w:rsidR="00C315B7" w:rsidRPr="00414A01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</w:tr>
      <w:tr w:rsidR="004A23ED" w:rsidRPr="00414A01" w14:paraId="05252A95" w14:textId="77777777" w:rsidTr="00414A01">
        <w:tc>
          <w:tcPr>
            <w:tcW w:w="959" w:type="dxa"/>
          </w:tcPr>
          <w:p w14:paraId="6EDFD0F3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LS2</w:t>
            </w:r>
          </w:p>
        </w:tc>
        <w:tc>
          <w:tcPr>
            <w:tcW w:w="6520" w:type="dxa"/>
          </w:tcPr>
          <w:p w14:paraId="1B5FE893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The conditions of my life are excellent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</w:tcPr>
          <w:p w14:paraId="496A1144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113E096C" w14:textId="77777777" w:rsidTr="00414A01">
        <w:tc>
          <w:tcPr>
            <w:tcW w:w="959" w:type="dxa"/>
          </w:tcPr>
          <w:p w14:paraId="7DDF578A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LS3</w:t>
            </w:r>
          </w:p>
        </w:tc>
        <w:tc>
          <w:tcPr>
            <w:tcW w:w="6520" w:type="dxa"/>
          </w:tcPr>
          <w:p w14:paraId="7C2E38EC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I am satisfied with my life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</w:tcPr>
          <w:p w14:paraId="144AB63D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414A01" w14:paraId="457C8730" w14:textId="77777777" w:rsidTr="00414A01">
        <w:tc>
          <w:tcPr>
            <w:tcW w:w="959" w:type="dxa"/>
          </w:tcPr>
          <w:p w14:paraId="13FC1DBF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LS4</w:t>
            </w:r>
          </w:p>
        </w:tc>
        <w:tc>
          <w:tcPr>
            <w:tcW w:w="6520" w:type="dxa"/>
          </w:tcPr>
          <w:p w14:paraId="4A0DF3FD" w14:textId="77777777" w:rsidR="004A23ED" w:rsidRPr="00414A01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 xml:space="preserve">So far I have gotten the important things I want in life.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</w:tcPr>
          <w:p w14:paraId="14561551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4A23ED" w:rsidRPr="00961D0D" w14:paraId="4FBBC290" w14:textId="77777777" w:rsidTr="00414A01">
        <w:tc>
          <w:tcPr>
            <w:tcW w:w="959" w:type="dxa"/>
          </w:tcPr>
          <w:p w14:paraId="555B1035" w14:textId="77777777" w:rsidR="004A23ED" w:rsidRPr="00414A01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414A01">
              <w:rPr>
                <w:rFonts w:ascii="Times New Roman" w:hAnsi="Times New Roman" w:cs="Times New Roman"/>
                <w:color w:val="000000" w:themeColor="text1"/>
              </w:rPr>
              <w:t>LS5</w:t>
            </w:r>
          </w:p>
        </w:tc>
        <w:tc>
          <w:tcPr>
            <w:tcW w:w="6520" w:type="dxa"/>
            <w:tcBorders>
              <w:bottom w:val="single" w:sz="4" w:space="0" w:color="auto"/>
            </w:tcBorders>
          </w:tcPr>
          <w:p w14:paraId="21899DF1" w14:textId="77777777" w:rsidR="004A23ED" w:rsidRPr="00961D0D" w:rsidRDefault="004A23ED" w:rsidP="00890AED">
            <w:pPr>
              <w:pStyle w:val="Default"/>
              <w:rPr>
                <w:color w:val="000000" w:themeColor="text1"/>
                <w:sz w:val="22"/>
                <w:szCs w:val="22"/>
              </w:rPr>
            </w:pPr>
            <w:r w:rsidRPr="00414A01">
              <w:rPr>
                <w:color w:val="000000" w:themeColor="text1"/>
                <w:sz w:val="22"/>
                <w:szCs w:val="22"/>
              </w:rPr>
              <w:t>If I could live my life over, I would change almost nothing</w:t>
            </w:r>
            <w:r w:rsidRPr="00961D0D">
              <w:rPr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2097" w:type="dxa"/>
            <w:vMerge/>
            <w:tcBorders>
              <w:bottom w:val="single" w:sz="4" w:space="0" w:color="auto"/>
            </w:tcBorders>
          </w:tcPr>
          <w:p w14:paraId="377CF47A" w14:textId="77777777" w:rsidR="004A23ED" w:rsidRPr="00961D0D" w:rsidRDefault="004A23ED" w:rsidP="00890AED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149128D3" w14:textId="6ABA49EA" w:rsidR="00285755" w:rsidRPr="00285755" w:rsidRDefault="00285755" w:rsidP="00C53C8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285755" w:rsidRPr="00285755" w:rsidSect="00511253">
      <w:footerReference w:type="default" r:id="rId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556E17" w14:textId="77777777" w:rsidR="00FF4A1D" w:rsidRDefault="00FF4A1D" w:rsidP="009F1532">
      <w:pPr>
        <w:spacing w:after="0" w:line="240" w:lineRule="auto"/>
      </w:pPr>
      <w:r>
        <w:separator/>
      </w:r>
    </w:p>
  </w:endnote>
  <w:endnote w:type="continuationSeparator" w:id="0">
    <w:p w14:paraId="7D76E88B" w14:textId="77777777" w:rsidR="00FF4A1D" w:rsidRDefault="00FF4A1D" w:rsidP="009F15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171407"/>
      <w:docPartObj>
        <w:docPartGallery w:val="Page Numbers (Bottom of Page)"/>
        <w:docPartUnique/>
      </w:docPartObj>
    </w:sdtPr>
    <w:sdtEndPr/>
    <w:sdtContent>
      <w:p w14:paraId="4F960C7B" w14:textId="77777777" w:rsidR="00414A01" w:rsidRDefault="0071716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53C8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A69B528" w14:textId="77777777" w:rsidR="00414A01" w:rsidRDefault="00414A0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EAE9F8" w14:textId="77777777" w:rsidR="00FF4A1D" w:rsidRDefault="00FF4A1D" w:rsidP="009F1532">
      <w:pPr>
        <w:spacing w:after="0" w:line="240" w:lineRule="auto"/>
      </w:pPr>
      <w:r>
        <w:separator/>
      </w:r>
    </w:p>
  </w:footnote>
  <w:footnote w:type="continuationSeparator" w:id="0">
    <w:p w14:paraId="17BA5EBF" w14:textId="77777777" w:rsidR="00FF4A1D" w:rsidRDefault="00FF4A1D" w:rsidP="009F153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4FB0"/>
    <w:rsid w:val="00146F1E"/>
    <w:rsid w:val="00191A59"/>
    <w:rsid w:val="002423CD"/>
    <w:rsid w:val="002464CA"/>
    <w:rsid w:val="0027730E"/>
    <w:rsid w:val="00285755"/>
    <w:rsid w:val="003B1D3A"/>
    <w:rsid w:val="00414A01"/>
    <w:rsid w:val="004250EB"/>
    <w:rsid w:val="00484F27"/>
    <w:rsid w:val="00491268"/>
    <w:rsid w:val="004A23ED"/>
    <w:rsid w:val="004B489D"/>
    <w:rsid w:val="00511253"/>
    <w:rsid w:val="00540D63"/>
    <w:rsid w:val="00571B23"/>
    <w:rsid w:val="00585E5D"/>
    <w:rsid w:val="005D4BC6"/>
    <w:rsid w:val="006F6419"/>
    <w:rsid w:val="00717161"/>
    <w:rsid w:val="007373C5"/>
    <w:rsid w:val="0078792E"/>
    <w:rsid w:val="007F6E0B"/>
    <w:rsid w:val="0087261C"/>
    <w:rsid w:val="00882F37"/>
    <w:rsid w:val="00890AED"/>
    <w:rsid w:val="008A18E3"/>
    <w:rsid w:val="00961D0D"/>
    <w:rsid w:val="009F1532"/>
    <w:rsid w:val="00A24FB0"/>
    <w:rsid w:val="00B3656A"/>
    <w:rsid w:val="00BA0CD8"/>
    <w:rsid w:val="00BD28DC"/>
    <w:rsid w:val="00BF43CF"/>
    <w:rsid w:val="00C315B7"/>
    <w:rsid w:val="00C53C80"/>
    <w:rsid w:val="00DE7C15"/>
    <w:rsid w:val="00DF5B6C"/>
    <w:rsid w:val="00E33BAE"/>
    <w:rsid w:val="00E81FBF"/>
    <w:rsid w:val="00E87705"/>
    <w:rsid w:val="00EA3FE0"/>
    <w:rsid w:val="00ED5A40"/>
    <w:rsid w:val="00FF4A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004E04"/>
  <w15:docId w15:val="{1E124598-D612-4CF0-B656-2681A3A8E0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4FB0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24FB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styleId="Strong">
    <w:name w:val="Strong"/>
    <w:basedOn w:val="DefaultParagraphFont"/>
    <w:uiPriority w:val="22"/>
    <w:qFormat/>
    <w:rsid w:val="00A24FB0"/>
    <w:rPr>
      <w:b/>
      <w:bCs/>
    </w:rPr>
  </w:style>
  <w:style w:type="table" w:styleId="TableGrid">
    <w:name w:val="Table Grid"/>
    <w:basedOn w:val="TableNormal"/>
    <w:uiPriority w:val="59"/>
    <w:rsid w:val="004A23ED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4A23E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9F15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F1532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9F153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1532"/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4A0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4A01"/>
    <w:rPr>
      <w:rFonts w:ascii="Tahoma" w:eastAsiaTheme="minorEastAsi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85E5D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B489D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853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506E65-2C34-4BCC-A70E-FD0711E52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33</Words>
  <Characters>5889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9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Devendran S</cp:lastModifiedBy>
  <cp:revision>2</cp:revision>
  <dcterms:created xsi:type="dcterms:W3CDTF">2022-04-11T07:15:00Z</dcterms:created>
  <dcterms:modified xsi:type="dcterms:W3CDTF">2022-04-11T0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merald-harvard</vt:lpwstr>
  </property>
  <property fmtid="{D5CDD505-2E9C-101B-9397-08002B2CF9AE}" pid="9" name="Mendeley Recent Style Name 3_1">
    <vt:lpwstr>Emerald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international-journal-of-stress-management</vt:lpwstr>
  </property>
  <property fmtid="{D5CDD505-2E9C-101B-9397-08002B2CF9AE}" pid="13" name="Mendeley Recent Style Name 5_1">
    <vt:lpwstr>International Journal of Stress Management</vt:lpwstr>
  </property>
  <property fmtid="{D5CDD505-2E9C-101B-9397-08002B2CF9AE}" pid="14" name="Mendeley Recent Style Id 6_1">
    <vt:lpwstr>http://www.zotero.org/styles/journal-of-international-management</vt:lpwstr>
  </property>
  <property fmtid="{D5CDD505-2E9C-101B-9397-08002B2CF9AE}" pid="15" name="Mendeley Recent Style Name 6_1">
    <vt:lpwstr>Journal of International Management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fee1fa-986d-3355-8078-d638b09d96b3</vt:lpwstr>
  </property>
  <property fmtid="{D5CDD505-2E9C-101B-9397-08002B2CF9AE}" pid="24" name="Mendeley Citation Style_1">
    <vt:lpwstr>http://www.zotero.org/styles/vancouver</vt:lpwstr>
  </property>
</Properties>
</file>